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C98AD7" w14:textId="5C331F0A" w:rsidR="00F979EF" w:rsidRDefault="001759B7" w:rsidP="001759B7">
      <w:r>
        <w:rPr>
          <w:b/>
        </w:rPr>
        <w:t>1.</w:t>
      </w:r>
      <w:r w:rsidRPr="001759B7">
        <w:rPr>
          <w:b/>
        </w:rPr>
        <w:t>Title:</w:t>
      </w:r>
      <w:r>
        <w:t xml:space="preserve"> </w:t>
      </w:r>
      <w:r w:rsidR="00FC7C5F" w:rsidRPr="00925311">
        <w:t>Arduino-Based Medicine Reminder System Using LED, Buzzer, and Wearable Alerts</w:t>
      </w:r>
    </w:p>
    <w:p w14:paraId="21E03E70" w14:textId="2188F45D" w:rsidR="00F979EF" w:rsidRPr="001759B7" w:rsidRDefault="00FC7C5F" w:rsidP="00F979EF">
      <w:pPr>
        <w:rPr>
          <w:b/>
        </w:rPr>
      </w:pPr>
      <w:r>
        <w:rPr>
          <w:b/>
        </w:rPr>
        <w:t>2. Introduction</w:t>
      </w:r>
      <w:r w:rsidR="001759B7">
        <w:rPr>
          <w:b/>
        </w:rPr>
        <w:t>/background</w:t>
      </w:r>
    </w:p>
    <w:p w14:paraId="47C72D21" w14:textId="526A11AC" w:rsidR="00F979EF" w:rsidRDefault="00950A2F" w:rsidP="00F979EF">
      <w:r w:rsidRPr="00950A2F">
        <w:t>Medication adherence is essential for effective treatment and overall health. Many patients, especially the elderly and those with chronic illnesses, often forget to take their medicines on time. Traditional reminder methods, such as notes or alarms, are often unreliable. With low-cost microcontrollers like Arduino, simple and practical electronic reminder systems can be developed. This project focuses on designing an Arduino-based medicine reminder system using LED and buzzer alerts to help users take their medication on schedule.</w:t>
      </w:r>
    </w:p>
    <w:p w14:paraId="1EE61A33" w14:textId="0DC4A79B" w:rsidR="00F979EF" w:rsidRPr="001759B7" w:rsidRDefault="001759B7" w:rsidP="00F979EF">
      <w:pPr>
        <w:rPr>
          <w:b/>
        </w:rPr>
      </w:pPr>
      <w:r>
        <w:t xml:space="preserve">3. </w:t>
      </w:r>
      <w:r w:rsidR="00F979EF" w:rsidRPr="001759B7">
        <w:rPr>
          <w:b/>
        </w:rPr>
        <w:t>Problem Statement</w:t>
      </w:r>
    </w:p>
    <w:p w14:paraId="536E8149" w14:textId="61C2815F" w:rsidR="00B61475" w:rsidRDefault="00FC7C5F" w:rsidP="00B61475">
      <w:r w:rsidRPr="00F054B1">
        <w:t>Many patients, especially elderly or busy individuals, often forget to take their medication on time, leading to health complications</w:t>
      </w:r>
      <w:r w:rsidR="00B61475">
        <w:t>. therefore, is the lack of a simple, affordable, and reliable medicine reminder system that can help patients take their medication on time without relying on complex technology.</w:t>
      </w:r>
    </w:p>
    <w:p w14:paraId="4BB96345" w14:textId="77777777" w:rsidR="00FC7C5F" w:rsidRDefault="00FC7C5F" w:rsidP="00FC7C5F">
      <w:r w:rsidRPr="004E5107">
        <w:t>To address this, the proposed system will use LED and buzzer indicators, wearable vibration alerts, SMS notifications, LCD display, and simple daily log tracking. These features provide reliable, low-cost, and user-friendly medication reminders, ensuring patients take their medicine on time regardless of location, environment, or mobile phone availability.</w:t>
      </w:r>
    </w:p>
    <w:p w14:paraId="7CA41029" w14:textId="661B96F5" w:rsidR="00F979EF" w:rsidRPr="001759B7" w:rsidRDefault="001759B7" w:rsidP="00F979EF">
      <w:pPr>
        <w:rPr>
          <w:b/>
        </w:rPr>
      </w:pPr>
      <w:r w:rsidRPr="001759B7">
        <w:rPr>
          <w:b/>
        </w:rPr>
        <w:t xml:space="preserve">4. </w:t>
      </w:r>
      <w:r w:rsidR="00F979EF" w:rsidRPr="001759B7">
        <w:rPr>
          <w:b/>
        </w:rPr>
        <w:t>Objectives</w:t>
      </w:r>
      <w:r w:rsidRPr="001759B7">
        <w:rPr>
          <w:b/>
        </w:rPr>
        <w:t xml:space="preserve"> of the project</w:t>
      </w:r>
    </w:p>
    <w:p w14:paraId="365A03DD" w14:textId="77777777" w:rsidR="00F979EF" w:rsidRPr="001759B7" w:rsidRDefault="00F979EF" w:rsidP="00F979EF">
      <w:pPr>
        <w:rPr>
          <w:b/>
        </w:rPr>
      </w:pPr>
      <w:r w:rsidRPr="001759B7">
        <w:rPr>
          <w:b/>
        </w:rPr>
        <w:t>Main Objective</w:t>
      </w:r>
    </w:p>
    <w:p w14:paraId="28F8E7CD" w14:textId="77777777" w:rsidR="00FC7C5F" w:rsidRDefault="00FC7C5F" w:rsidP="00FC7C5F">
      <w:r>
        <w:t>To design and implement a reliable, low-cost, and user-friendly Arduino-based medicine reminder system using LED and buzzer indicators that ensures patients take their medication on time.</w:t>
      </w:r>
    </w:p>
    <w:p w14:paraId="681C4A69" w14:textId="77777777" w:rsidR="00F979EF" w:rsidRPr="001759B7" w:rsidRDefault="00F979EF" w:rsidP="00F979EF">
      <w:pPr>
        <w:rPr>
          <w:b/>
        </w:rPr>
      </w:pPr>
      <w:r w:rsidRPr="001759B7">
        <w:rPr>
          <w:b/>
        </w:rPr>
        <w:t>Specific Objectives</w:t>
      </w:r>
    </w:p>
    <w:p w14:paraId="44A3624A" w14:textId="6F14831A" w:rsidR="00FC7C5F" w:rsidRDefault="00FC7C5F" w:rsidP="00FC7C5F">
      <w:r>
        <w:t>To develop a portable and wearable device that alerts patients with LED, buzzer, and vibration notifications for timely medicine intake.</w:t>
      </w:r>
    </w:p>
    <w:p w14:paraId="4AFE7A9D" w14:textId="03778C3C" w:rsidR="00FC7C5F" w:rsidRDefault="00FC7C5F" w:rsidP="00FC7C5F">
      <w:r>
        <w:t>To integrate an LCD display that shows medicine name, dosage, and scheduled time to improve user clarity and reduce errors.</w:t>
      </w:r>
    </w:p>
    <w:p w14:paraId="1FB2A8B0" w14:textId="77777777" w:rsidR="00FC7C5F" w:rsidRDefault="00FC7C5F" w:rsidP="00FC7C5F">
      <w:r>
        <w:t>To implement SMS notifications to inform patients or caregivers when medication time is reached or missed, enhancing adherence.</w:t>
      </w:r>
    </w:p>
    <w:p w14:paraId="23FE1EA3" w14:textId="77777777" w:rsidR="00FC7C5F" w:rsidRDefault="00FC7C5F" w:rsidP="00FC7C5F">
      <w:r>
        <w:t>To create a simple daily log system that records medicine intake history for monitoring and evaluation purposes.</w:t>
      </w:r>
    </w:p>
    <w:p w14:paraId="37B875B0" w14:textId="3A0835B3" w:rsidR="00F979EF" w:rsidRPr="001759B7" w:rsidRDefault="001759B7" w:rsidP="00F979EF">
      <w:pPr>
        <w:rPr>
          <w:b/>
        </w:rPr>
      </w:pPr>
      <w:r w:rsidRPr="001759B7">
        <w:rPr>
          <w:b/>
        </w:rPr>
        <w:lastRenderedPageBreak/>
        <w:t xml:space="preserve">5. </w:t>
      </w:r>
      <w:r w:rsidR="00F979EF" w:rsidRPr="001759B7">
        <w:rPr>
          <w:b/>
        </w:rPr>
        <w:t>Scope of the Project</w:t>
      </w:r>
    </w:p>
    <w:p w14:paraId="45CD930E" w14:textId="0E884997" w:rsidR="00F979EF" w:rsidRPr="001759B7" w:rsidRDefault="00F979EF" w:rsidP="00F979EF">
      <w:r>
        <w:t>This project focuses on the design and implementation of a basic medicine reminder system using Arduino, LED, and buzzer components. The system will provide alerts at predefined times only. Features such as mobile application integration, GSM/SMS notifications, or internet connectivity are outside the scope of this project.</w:t>
      </w:r>
    </w:p>
    <w:p w14:paraId="6B314B78" w14:textId="77777777" w:rsidR="00F979EF" w:rsidRDefault="00F979EF" w:rsidP="00F979EF">
      <w:r>
        <w:t>The project is significant as it provides a simple and cost-effective solution to improve medication adherence. It can assist elderly patients, caregivers, and healthcare providers by reducing missed medication doses. Additionally, the project enhances practical knowledge in embedded systems, microcontroller programming, and hardware interfacing for students.</w:t>
      </w:r>
    </w:p>
    <w:p w14:paraId="5D52D2CC" w14:textId="7298CB92" w:rsidR="00195E50" w:rsidRPr="00195E50" w:rsidRDefault="001759B7" w:rsidP="00195E50">
      <w:pPr>
        <w:rPr>
          <w:b/>
        </w:rPr>
      </w:pPr>
      <w:r w:rsidRPr="001759B7">
        <w:rPr>
          <w:b/>
        </w:rPr>
        <w:t xml:space="preserve">7. </w:t>
      </w:r>
      <w:r w:rsidR="00F979EF" w:rsidRPr="001759B7">
        <w:rPr>
          <w:b/>
        </w:rPr>
        <w:t>Methodology of the Study</w:t>
      </w:r>
    </w:p>
    <w:p w14:paraId="042F255C" w14:textId="4A5972F0" w:rsidR="00195E50" w:rsidRDefault="00195E50" w:rsidP="00195E50">
      <w:r>
        <w:t>The project was carried out using an embedded system approach. An Arduino Uno microcontroller was used as the main control unit of the system. The required hardware components included an Arduino Uno, LED indicators, a buzzer, a Real-Time Clock (RTC) module, breadboard, jumper wires, and a power supply.</w:t>
      </w:r>
    </w:p>
    <w:p w14:paraId="19BEDE0E" w14:textId="334BC35E" w:rsidR="00195E50" w:rsidRDefault="00195E50" w:rsidP="00195E50">
      <w:r>
        <w:t>The software development was done using the Arduino IDE, where the system logic was written in Embedded C/C++. The RTC module was programmed to keep track of real time, and specific medication times were predefined in the program. When the scheduled time is reached, the Arduino activates the LED and buzzer to alert the user to take the medicine. After development, the system was tested to ensure accurate time tracking and reliable alert notifications. Necessary adjustments were made to improve the performance and reliability of the medicine reminder system.</w:t>
      </w:r>
    </w:p>
    <w:p w14:paraId="1161CED4" w14:textId="3A2C12DA" w:rsidR="001759B7" w:rsidRPr="001759B7" w:rsidRDefault="001759B7" w:rsidP="00F979EF">
      <w:pPr>
        <w:rPr>
          <w:b/>
        </w:rPr>
      </w:pPr>
      <w:r w:rsidRPr="001759B7">
        <w:rPr>
          <w:b/>
        </w:rPr>
        <w:t>8.System requirements</w:t>
      </w:r>
    </w:p>
    <w:p w14:paraId="3CAEC875" w14:textId="5892C379" w:rsidR="00F979EF" w:rsidRPr="001759B7" w:rsidRDefault="00F979EF" w:rsidP="00F979EF">
      <w:pPr>
        <w:rPr>
          <w:b/>
        </w:rPr>
      </w:pPr>
      <w:r w:rsidRPr="001759B7">
        <w:rPr>
          <w:b/>
        </w:rPr>
        <w:t>Hardware Requirements</w:t>
      </w:r>
    </w:p>
    <w:p w14:paraId="5D1CF474" w14:textId="77777777" w:rsidR="00F979EF" w:rsidRDefault="00F979EF" w:rsidP="00F979EF">
      <w:r>
        <w:t>Arduino Uno</w:t>
      </w:r>
    </w:p>
    <w:p w14:paraId="798A74F5" w14:textId="77777777" w:rsidR="00F979EF" w:rsidRDefault="00F979EF" w:rsidP="00F979EF">
      <w:r>
        <w:t>LED indicators</w:t>
      </w:r>
    </w:p>
    <w:p w14:paraId="0C292EB7" w14:textId="77777777" w:rsidR="00F979EF" w:rsidRDefault="00F979EF" w:rsidP="00F979EF">
      <w:r>
        <w:t>Buzzer</w:t>
      </w:r>
    </w:p>
    <w:p w14:paraId="32C3C883" w14:textId="77777777" w:rsidR="00F979EF" w:rsidRDefault="00F979EF" w:rsidP="00F979EF">
      <w:r>
        <w:t>Real-Time Clock (RTC) module</w:t>
      </w:r>
    </w:p>
    <w:p w14:paraId="66ABA335" w14:textId="77777777" w:rsidR="00F979EF" w:rsidRDefault="00F979EF" w:rsidP="00F979EF">
      <w:r>
        <w:t>Breadboard and connecting wires</w:t>
      </w:r>
    </w:p>
    <w:p w14:paraId="4B4BBE90" w14:textId="0713E165" w:rsidR="00F979EF" w:rsidRDefault="00F979EF" w:rsidP="00F979EF">
      <w:r>
        <w:t>Power supply</w:t>
      </w:r>
    </w:p>
    <w:p w14:paraId="1C4B8722" w14:textId="1445FD58" w:rsidR="00FC7C5F" w:rsidRDefault="00FC7C5F" w:rsidP="00F979EF">
      <w:r>
        <w:t>LCD Display</w:t>
      </w:r>
    </w:p>
    <w:p w14:paraId="471F3BCD" w14:textId="6755F683" w:rsidR="00FC7C5F" w:rsidRDefault="00FC7C5F" w:rsidP="00F979EF">
      <w:r>
        <w:t>GSM module (optional for SMS notification)</w:t>
      </w:r>
    </w:p>
    <w:p w14:paraId="5D1FDF6D" w14:textId="77777777" w:rsidR="00F979EF" w:rsidRPr="001759B7" w:rsidRDefault="00F979EF" w:rsidP="00F979EF">
      <w:pPr>
        <w:rPr>
          <w:b/>
        </w:rPr>
      </w:pPr>
      <w:r w:rsidRPr="001759B7">
        <w:rPr>
          <w:b/>
        </w:rPr>
        <w:lastRenderedPageBreak/>
        <w:t>Software Requirements</w:t>
      </w:r>
    </w:p>
    <w:p w14:paraId="53CA5CC9" w14:textId="77777777" w:rsidR="00F979EF" w:rsidRDefault="00F979EF" w:rsidP="00F979EF">
      <w:r>
        <w:t>Arduino IDE</w:t>
      </w:r>
    </w:p>
    <w:p w14:paraId="2F1495D6" w14:textId="3C666938" w:rsidR="00F979EF" w:rsidRDefault="00F979EF" w:rsidP="00F979EF">
      <w:r>
        <w:t>Embedded C/C++ programming language</w:t>
      </w:r>
    </w:p>
    <w:p w14:paraId="05A3A473" w14:textId="77777777" w:rsidR="00F979EF" w:rsidRDefault="00F979EF" w:rsidP="00F979EF">
      <w:r>
        <w:t>The system will be designed by programming the Arduino to monitor time using the RTC module and trigger LED and buzzer alerts at preset medication times.</w:t>
      </w:r>
    </w:p>
    <w:p w14:paraId="2655E2DA" w14:textId="42E7B19A" w:rsidR="00F979EF" w:rsidRDefault="001759B7" w:rsidP="00F979EF">
      <w:pPr>
        <w:rPr>
          <w:b/>
        </w:rPr>
      </w:pPr>
      <w:r w:rsidRPr="001759B7">
        <w:rPr>
          <w:b/>
        </w:rPr>
        <w:t xml:space="preserve">9. </w:t>
      </w:r>
      <w:r w:rsidR="00F979EF" w:rsidRPr="001759B7">
        <w:rPr>
          <w:b/>
        </w:rPr>
        <w:t>Literature Review (Brief)</w:t>
      </w:r>
    </w:p>
    <w:p w14:paraId="4C6D3D3A" w14:textId="611644AB" w:rsidR="00FC7C5F" w:rsidRDefault="00FC7C5F" w:rsidP="00FC7C5F">
      <w:r>
        <w:t>Sharma et al.</w:t>
      </w:r>
      <w:r>
        <w:t xml:space="preserve"> developed a simple Arduino-based reminder using an LCD display, buzzer, and real-time clock to alert patients at scheduled medicine times</w:t>
      </w:r>
      <w:r>
        <w:t>[1]</w:t>
      </w:r>
      <w:r>
        <w:t>. The system is helpful for elderly patients and those with busy schedules but may face limitations such as power failure, missed alerts, and lack of remote monitoring.</w:t>
      </w:r>
    </w:p>
    <w:p w14:paraId="15D2B749" w14:textId="6C8AA921" w:rsidR="00FC7C5F" w:rsidRDefault="00FC7C5F" w:rsidP="00FC7C5F">
      <w:r>
        <w:t xml:space="preserve">Hlaing &amp; Naing </w:t>
      </w:r>
      <w:r>
        <w:t>designed a low-cost microcontroller alarm system, focusing on ease of use</w:t>
      </w:r>
      <w:r>
        <w:t>[2]</w:t>
      </w:r>
      <w:r>
        <w:t>. Although it ensures timely medication intake and supports self-management, it has limited storage for multiple medications and lacks smartphone integration.</w:t>
      </w:r>
    </w:p>
    <w:p w14:paraId="4FCE1D7F" w14:textId="48132716" w:rsidR="00FC7C5F" w:rsidRDefault="00FC7C5F" w:rsidP="00FC7C5F">
      <w:r>
        <w:t>Alshammari et al.</w:t>
      </w:r>
      <w:r>
        <w:t xml:space="preserve"> created a smart medicine holder for elderly and visually impaired users, using sensors, microcontrollers, and audio guidance. While effective and highly accessible, it is costly and technically complex</w:t>
      </w:r>
      <w:r>
        <w:t>[3]</w:t>
      </w:r>
      <w:r>
        <w:t>.</w:t>
      </w:r>
    </w:p>
    <w:p w14:paraId="11498483" w14:textId="77777777" w:rsidR="00FC7C5F" w:rsidRPr="001759B7" w:rsidRDefault="00FC7C5F" w:rsidP="00F979EF">
      <w:pPr>
        <w:rPr>
          <w:b/>
        </w:rPr>
      </w:pPr>
      <w:bookmarkStart w:id="0" w:name="_GoBack"/>
      <w:bookmarkEnd w:id="0"/>
    </w:p>
    <w:p w14:paraId="222AD200" w14:textId="19EF5C36" w:rsidR="000A5F4A" w:rsidRPr="000A5F4A" w:rsidRDefault="000A5F4A" w:rsidP="000A5F4A">
      <w:pPr>
        <w:widowControl w:val="0"/>
        <w:autoSpaceDE w:val="0"/>
        <w:autoSpaceDN w:val="0"/>
        <w:adjustRightInd w:val="0"/>
        <w:spacing w:line="240" w:lineRule="auto"/>
        <w:ind w:left="640" w:hanging="640"/>
        <w:rPr>
          <w:rFonts w:ascii="Aptos" w:hAnsi="Aptos" w:cs="Times New Roman"/>
          <w:noProof/>
        </w:rPr>
      </w:pPr>
      <w:r>
        <w:fldChar w:fldCharType="begin" w:fldLock="1"/>
      </w:r>
      <w:r>
        <w:instrText xml:space="preserve">ADDIN Mendeley Bibliography CSL_BIBLIOGRAPHY </w:instrText>
      </w:r>
      <w:r>
        <w:fldChar w:fldCharType="separate"/>
      </w:r>
      <w:r w:rsidRPr="000A5F4A">
        <w:rPr>
          <w:rFonts w:ascii="Aptos" w:hAnsi="Aptos" w:cs="Times New Roman"/>
          <w:noProof/>
        </w:rPr>
        <w:t>[1]</w:t>
      </w:r>
      <w:r w:rsidRPr="000A5F4A">
        <w:rPr>
          <w:rFonts w:ascii="Aptos" w:hAnsi="Aptos" w:cs="Times New Roman"/>
          <w:noProof/>
        </w:rPr>
        <w:tab/>
        <w:t xml:space="preserve">U. Sharma, C. Chauhan, H. Sharma, and A. Sharma, “Arduino Based Medicine Reminder,” </w:t>
      </w:r>
      <w:r w:rsidRPr="000A5F4A">
        <w:rPr>
          <w:rFonts w:ascii="Aptos" w:hAnsi="Aptos" w:cs="Times New Roman"/>
          <w:i/>
          <w:iCs/>
          <w:noProof/>
        </w:rPr>
        <w:t>AGU Int. J. Eng. TecSharma, U., Chauhan, C., Sharma, H., Sharma, A. (2016). Arduino Based Med. Reminder. AGU Int. J. Eng. Technol. (AGUIJET), 3, 37–45.hnology</w:t>
      </w:r>
      <w:r w:rsidRPr="000A5F4A">
        <w:rPr>
          <w:rFonts w:ascii="Aptos" w:hAnsi="Aptos" w:cs="Times New Roman"/>
          <w:noProof/>
        </w:rPr>
        <w:t>, no. 3, pp. 37–45, 2016.</w:t>
      </w:r>
    </w:p>
    <w:p w14:paraId="5FC70D49" w14:textId="77777777" w:rsidR="000A5F4A" w:rsidRPr="000A5F4A" w:rsidRDefault="000A5F4A" w:rsidP="000A5F4A">
      <w:pPr>
        <w:widowControl w:val="0"/>
        <w:autoSpaceDE w:val="0"/>
        <w:autoSpaceDN w:val="0"/>
        <w:adjustRightInd w:val="0"/>
        <w:spacing w:line="240" w:lineRule="auto"/>
        <w:ind w:left="640" w:hanging="640"/>
        <w:rPr>
          <w:rFonts w:ascii="Aptos" w:hAnsi="Aptos" w:cs="Times New Roman"/>
          <w:noProof/>
        </w:rPr>
      </w:pPr>
      <w:r w:rsidRPr="000A5F4A">
        <w:rPr>
          <w:rFonts w:ascii="Aptos" w:hAnsi="Aptos" w:cs="Times New Roman"/>
          <w:noProof/>
        </w:rPr>
        <w:t>[2]</w:t>
      </w:r>
      <w:r w:rsidRPr="000A5F4A">
        <w:rPr>
          <w:rFonts w:ascii="Aptos" w:hAnsi="Aptos" w:cs="Times New Roman"/>
          <w:noProof/>
        </w:rPr>
        <w:tab/>
        <w:t xml:space="preserve">Ni Ni San Hlaing | San San Naing, “Alarm System for Medicine Reminder Based on Microcontroller,” </w:t>
      </w:r>
      <w:r w:rsidRPr="000A5F4A">
        <w:rPr>
          <w:rFonts w:ascii="Aptos" w:hAnsi="Aptos" w:cs="Times New Roman"/>
          <w:i/>
          <w:iCs/>
          <w:noProof/>
        </w:rPr>
        <w:t>Int. J. Trend Sci. Res. Dev.</w:t>
      </w:r>
      <w:r w:rsidRPr="000A5F4A">
        <w:rPr>
          <w:rFonts w:ascii="Aptos" w:hAnsi="Aptos" w:cs="Times New Roman"/>
          <w:noProof/>
        </w:rPr>
        <w:t>, vol. 3, no. 5, pp. 791–794, 2019, doi: https://doi.org/10.31142/ijtsrd26518.</w:t>
      </w:r>
    </w:p>
    <w:p w14:paraId="725587B4" w14:textId="77777777" w:rsidR="000A5F4A" w:rsidRPr="000A5F4A" w:rsidRDefault="000A5F4A" w:rsidP="000A5F4A">
      <w:pPr>
        <w:widowControl w:val="0"/>
        <w:autoSpaceDE w:val="0"/>
        <w:autoSpaceDN w:val="0"/>
        <w:adjustRightInd w:val="0"/>
        <w:spacing w:line="240" w:lineRule="auto"/>
        <w:ind w:left="640" w:hanging="640"/>
        <w:rPr>
          <w:rFonts w:ascii="Aptos" w:hAnsi="Aptos"/>
          <w:noProof/>
        </w:rPr>
      </w:pPr>
      <w:r w:rsidRPr="000A5F4A">
        <w:rPr>
          <w:rFonts w:ascii="Aptos" w:hAnsi="Aptos" w:cs="Times New Roman"/>
          <w:noProof/>
        </w:rPr>
        <w:t>[3]</w:t>
      </w:r>
      <w:r w:rsidRPr="000A5F4A">
        <w:rPr>
          <w:rFonts w:ascii="Aptos" w:hAnsi="Aptos" w:cs="Times New Roman"/>
          <w:noProof/>
        </w:rPr>
        <w:tab/>
        <w:t>J. Alshammari, A. Mohammad, O. Alqattan, and E. Fatima Badreddine, “Smart Medicine Holder for the Elderly or the Blind ELEG/CPEG 480-Capstone Design Project II Project Members,” 2025.</w:t>
      </w:r>
    </w:p>
    <w:p w14:paraId="5A19DF66" w14:textId="68589D75" w:rsidR="00F979EF" w:rsidRDefault="000A5F4A" w:rsidP="00F979EF">
      <w:r>
        <w:fldChar w:fldCharType="end"/>
      </w:r>
      <w:r w:rsidR="00F979EF">
        <w:t>.</w:t>
      </w:r>
    </w:p>
    <w:p w14:paraId="2D9C38B4" w14:textId="204B2BB6" w:rsidR="00F979EF" w:rsidRDefault="00F979EF" w:rsidP="00F979EF"/>
    <w:p w14:paraId="56E18B46" w14:textId="4446D13C" w:rsidR="00F979EF" w:rsidRPr="00F30B38" w:rsidRDefault="00F979EF" w:rsidP="00F979EF">
      <w:pPr>
        <w:rPr>
          <w:b/>
        </w:rPr>
      </w:pPr>
      <w:r w:rsidRPr="00F30B38">
        <w:rPr>
          <w:b/>
        </w:rPr>
        <w:t>Expected Output</w:t>
      </w:r>
    </w:p>
    <w:p w14:paraId="5833F21E" w14:textId="77777777" w:rsidR="00F979EF" w:rsidRDefault="00F979EF" w:rsidP="00F979EF">
      <w:r>
        <w:t>A working Arduino-based medicine reminder prototype</w:t>
      </w:r>
    </w:p>
    <w:p w14:paraId="2E82C11B" w14:textId="6BD5C2FC" w:rsidR="00F979EF" w:rsidRDefault="00F979EF" w:rsidP="00F979EF">
      <w:r>
        <w:t>Timely LED and buzzer alerts for medication schedules</w:t>
      </w:r>
    </w:p>
    <w:p w14:paraId="7CC3FF1D" w14:textId="77777777" w:rsidR="00F979EF" w:rsidRDefault="00F979EF" w:rsidP="00F979EF">
      <w:r>
        <w:t>Improved medication adherence through effective reminders</w:t>
      </w:r>
    </w:p>
    <w:p w14:paraId="6CAFED34" w14:textId="08F3F85D" w:rsidR="00FC7C5F" w:rsidRDefault="00FC7C5F" w:rsidP="00F979EF">
      <w:r>
        <w:lastRenderedPageBreak/>
        <w:t>Through daily log ,system store simple record of medication intake</w:t>
      </w:r>
    </w:p>
    <w:p w14:paraId="7FD57DC5" w14:textId="77777777" w:rsidR="00F979EF" w:rsidRPr="00F30B38" w:rsidRDefault="00F979EF" w:rsidP="00F979EF">
      <w:pPr>
        <w:rPr>
          <w:b/>
        </w:rPr>
      </w:pPr>
      <w:r w:rsidRPr="00F30B38">
        <w:rPr>
          <w:b/>
        </w:rPr>
        <w:t>Conclusion</w:t>
      </w:r>
    </w:p>
    <w:p w14:paraId="1DBE947A" w14:textId="38CC39F8" w:rsidR="00F979EF" w:rsidRDefault="00F979EF">
      <w:r>
        <w:t>The Arduino-based medicine reminder system provides a practical and affordable solution to the problem of medication forgetfulness. By using simple hardware components and embedded system technology, the project demonstrates how low-cost solutions can support healthcare needs. The system has the potential to be enhanced in future work by incorporating advanced features such as SMS alerts or mobile application integration.</w:t>
      </w:r>
    </w:p>
    <w:sectPr w:rsidR="00F979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Aptos Display">
    <w:altName w:val="Arial"/>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964F4B"/>
    <w:multiLevelType w:val="hybridMultilevel"/>
    <w:tmpl w:val="C038E086"/>
    <w:lvl w:ilvl="0" w:tplc="FD9282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9EF"/>
    <w:rsid w:val="000A50AF"/>
    <w:rsid w:val="000A5F4A"/>
    <w:rsid w:val="001665C2"/>
    <w:rsid w:val="001759B7"/>
    <w:rsid w:val="00195E50"/>
    <w:rsid w:val="004C7B13"/>
    <w:rsid w:val="00537EAD"/>
    <w:rsid w:val="0087329A"/>
    <w:rsid w:val="00950A2F"/>
    <w:rsid w:val="00A53E76"/>
    <w:rsid w:val="00B61475"/>
    <w:rsid w:val="00D75ED5"/>
    <w:rsid w:val="00DE0E70"/>
    <w:rsid w:val="00F30B38"/>
    <w:rsid w:val="00F979EF"/>
    <w:rsid w:val="00FC7C5F"/>
    <w:rsid w:val="00FE3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8C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79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79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79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79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79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79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79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79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79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79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79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79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79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79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79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79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79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79EF"/>
    <w:rPr>
      <w:rFonts w:eastAsiaTheme="majorEastAsia" w:cstheme="majorBidi"/>
      <w:color w:val="272727" w:themeColor="text1" w:themeTint="D8"/>
    </w:rPr>
  </w:style>
  <w:style w:type="paragraph" w:styleId="Title">
    <w:name w:val="Title"/>
    <w:basedOn w:val="Normal"/>
    <w:next w:val="Normal"/>
    <w:link w:val="TitleChar"/>
    <w:uiPriority w:val="10"/>
    <w:qFormat/>
    <w:rsid w:val="00F979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9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79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79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79EF"/>
    <w:pPr>
      <w:spacing w:before="160"/>
      <w:jc w:val="center"/>
    </w:pPr>
    <w:rPr>
      <w:i/>
      <w:iCs/>
      <w:color w:val="404040" w:themeColor="text1" w:themeTint="BF"/>
    </w:rPr>
  </w:style>
  <w:style w:type="character" w:customStyle="1" w:styleId="QuoteChar">
    <w:name w:val="Quote Char"/>
    <w:basedOn w:val="DefaultParagraphFont"/>
    <w:link w:val="Quote"/>
    <w:uiPriority w:val="29"/>
    <w:rsid w:val="00F979EF"/>
    <w:rPr>
      <w:i/>
      <w:iCs/>
      <w:color w:val="404040" w:themeColor="text1" w:themeTint="BF"/>
    </w:rPr>
  </w:style>
  <w:style w:type="paragraph" w:styleId="ListParagraph">
    <w:name w:val="List Paragraph"/>
    <w:basedOn w:val="Normal"/>
    <w:uiPriority w:val="34"/>
    <w:qFormat/>
    <w:rsid w:val="00F979EF"/>
    <w:pPr>
      <w:ind w:left="720"/>
      <w:contextualSpacing/>
    </w:pPr>
  </w:style>
  <w:style w:type="character" w:styleId="IntenseEmphasis">
    <w:name w:val="Intense Emphasis"/>
    <w:basedOn w:val="DefaultParagraphFont"/>
    <w:uiPriority w:val="21"/>
    <w:qFormat/>
    <w:rsid w:val="00F979EF"/>
    <w:rPr>
      <w:i/>
      <w:iCs/>
      <w:color w:val="0F4761" w:themeColor="accent1" w:themeShade="BF"/>
    </w:rPr>
  </w:style>
  <w:style w:type="paragraph" w:styleId="IntenseQuote">
    <w:name w:val="Intense Quote"/>
    <w:basedOn w:val="Normal"/>
    <w:next w:val="Normal"/>
    <w:link w:val="IntenseQuoteChar"/>
    <w:uiPriority w:val="30"/>
    <w:qFormat/>
    <w:rsid w:val="00F979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79EF"/>
    <w:rPr>
      <w:i/>
      <w:iCs/>
      <w:color w:val="0F4761" w:themeColor="accent1" w:themeShade="BF"/>
    </w:rPr>
  </w:style>
  <w:style w:type="character" w:styleId="IntenseReference">
    <w:name w:val="Intense Reference"/>
    <w:basedOn w:val="DefaultParagraphFont"/>
    <w:uiPriority w:val="32"/>
    <w:qFormat/>
    <w:rsid w:val="00F979EF"/>
    <w:rPr>
      <w:b/>
      <w:bCs/>
      <w:smallCaps/>
      <w:color w:val="0F4761" w:themeColor="accent1" w:themeShade="BF"/>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79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79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79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79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79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79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79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79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79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79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79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79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79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79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79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79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79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79EF"/>
    <w:rPr>
      <w:rFonts w:eastAsiaTheme="majorEastAsia" w:cstheme="majorBidi"/>
      <w:color w:val="272727" w:themeColor="text1" w:themeTint="D8"/>
    </w:rPr>
  </w:style>
  <w:style w:type="paragraph" w:styleId="Title">
    <w:name w:val="Title"/>
    <w:basedOn w:val="Normal"/>
    <w:next w:val="Normal"/>
    <w:link w:val="TitleChar"/>
    <w:uiPriority w:val="10"/>
    <w:qFormat/>
    <w:rsid w:val="00F979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9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79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79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79EF"/>
    <w:pPr>
      <w:spacing w:before="160"/>
      <w:jc w:val="center"/>
    </w:pPr>
    <w:rPr>
      <w:i/>
      <w:iCs/>
      <w:color w:val="404040" w:themeColor="text1" w:themeTint="BF"/>
    </w:rPr>
  </w:style>
  <w:style w:type="character" w:customStyle="1" w:styleId="QuoteChar">
    <w:name w:val="Quote Char"/>
    <w:basedOn w:val="DefaultParagraphFont"/>
    <w:link w:val="Quote"/>
    <w:uiPriority w:val="29"/>
    <w:rsid w:val="00F979EF"/>
    <w:rPr>
      <w:i/>
      <w:iCs/>
      <w:color w:val="404040" w:themeColor="text1" w:themeTint="BF"/>
    </w:rPr>
  </w:style>
  <w:style w:type="paragraph" w:styleId="ListParagraph">
    <w:name w:val="List Paragraph"/>
    <w:basedOn w:val="Normal"/>
    <w:uiPriority w:val="34"/>
    <w:qFormat/>
    <w:rsid w:val="00F979EF"/>
    <w:pPr>
      <w:ind w:left="720"/>
      <w:contextualSpacing/>
    </w:pPr>
  </w:style>
  <w:style w:type="character" w:styleId="IntenseEmphasis">
    <w:name w:val="Intense Emphasis"/>
    <w:basedOn w:val="DefaultParagraphFont"/>
    <w:uiPriority w:val="21"/>
    <w:qFormat/>
    <w:rsid w:val="00F979EF"/>
    <w:rPr>
      <w:i/>
      <w:iCs/>
      <w:color w:val="0F4761" w:themeColor="accent1" w:themeShade="BF"/>
    </w:rPr>
  </w:style>
  <w:style w:type="paragraph" w:styleId="IntenseQuote">
    <w:name w:val="Intense Quote"/>
    <w:basedOn w:val="Normal"/>
    <w:next w:val="Normal"/>
    <w:link w:val="IntenseQuoteChar"/>
    <w:uiPriority w:val="30"/>
    <w:qFormat/>
    <w:rsid w:val="00F979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79EF"/>
    <w:rPr>
      <w:i/>
      <w:iCs/>
      <w:color w:val="0F4761" w:themeColor="accent1" w:themeShade="BF"/>
    </w:rPr>
  </w:style>
  <w:style w:type="character" w:styleId="IntenseReference">
    <w:name w:val="Intense Reference"/>
    <w:basedOn w:val="DefaultParagraphFont"/>
    <w:uiPriority w:val="32"/>
    <w:qFormat/>
    <w:rsid w:val="00F979E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8D13C-ACD6-4BC7-A090-5C4A3A305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50</Words>
  <Characters>541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vin menard</dc:creator>
  <cp:lastModifiedBy>kelvin menard</cp:lastModifiedBy>
  <cp:revision>2</cp:revision>
  <dcterms:created xsi:type="dcterms:W3CDTF">2026-01-04T20:31:00Z</dcterms:created>
  <dcterms:modified xsi:type="dcterms:W3CDTF">2026-01-04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6933a02-bf0c-369d-b8e4-91ff91e4435a</vt:lpwstr>
  </property>
</Properties>
</file>